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CBD2EAF" w14:textId="6A1C3BB5" w:rsidR="00B920B0" w:rsidRPr="00BD02B4" w:rsidRDefault="00B920B0" w:rsidP="00B920B0">
      <w:pPr>
        <w:widowControl w:val="0"/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D02B4">
        <w:rPr>
          <w:rFonts w:ascii="Times New Roman" w:hAnsi="Times New Roman" w:cs="Times New Roman"/>
          <w:b/>
          <w:sz w:val="24"/>
          <w:szCs w:val="24"/>
        </w:rPr>
        <w:t>Animal movement analysis in space and time, Torres et al.</w:t>
      </w:r>
    </w:p>
    <w:p w14:paraId="594EB0CD" w14:textId="582B74CE" w:rsidR="00342343" w:rsidRPr="00FF4472" w:rsidRDefault="00FF4472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ppendix S3: </w:t>
      </w:r>
      <w:bookmarkStart w:id="0" w:name="_GoBack"/>
      <w:bookmarkEnd w:id="0"/>
      <w:r w:rsidR="00342343" w:rsidRPr="00FF4472">
        <w:rPr>
          <w:rFonts w:ascii="Times New Roman" w:hAnsi="Times New Roman" w:cs="Times New Roman"/>
          <w:sz w:val="24"/>
          <w:szCs w:val="24"/>
        </w:rPr>
        <w:t xml:space="preserve">R code and example dataset for running Residence in Space and Time (RST) method </w:t>
      </w:r>
    </w:p>
    <w:p w14:paraId="0592DE4D" w14:textId="77777777" w:rsidR="00342343" w:rsidRDefault="00342343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A089D47" w14:textId="77777777" w:rsidR="00342343" w:rsidRPr="00342343" w:rsidRDefault="00342343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342343">
        <w:rPr>
          <w:rFonts w:ascii="Times New Roman" w:hAnsi="Times New Roman" w:cs="Times New Roman"/>
          <w:b/>
          <w:sz w:val="24"/>
          <w:szCs w:val="24"/>
        </w:rPr>
        <w:t>File list</w:t>
      </w:r>
    </w:p>
    <w:p w14:paraId="6E66D50F" w14:textId="26CE0F32" w:rsidR="00342343" w:rsidRDefault="009C0BCE" w:rsidP="00161734">
      <w:pPr>
        <w:widowControl w:val="0"/>
        <w:spacing w:line="480" w:lineRule="auto"/>
        <w:ind w:left="2880" w:hanging="288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HAL_23059.csv</w:t>
      </w:r>
      <w:r>
        <w:rPr>
          <w:rFonts w:ascii="Times New Roman" w:hAnsi="Times New Roman" w:cs="Times New Roman"/>
          <w:sz w:val="24"/>
          <w:szCs w:val="24"/>
        </w:rPr>
        <w:tab/>
      </w:r>
      <w:r w:rsidR="00161734">
        <w:rPr>
          <w:rFonts w:ascii="Times New Roman" w:hAnsi="Times New Roman" w:cs="Times New Roman"/>
          <w:sz w:val="24"/>
          <w:szCs w:val="24"/>
        </w:rPr>
        <w:t>GPS track</w:t>
      </w:r>
      <w:r>
        <w:rPr>
          <w:rFonts w:ascii="Times New Roman" w:hAnsi="Times New Roman" w:cs="Times New Roman"/>
          <w:sz w:val="24"/>
          <w:szCs w:val="24"/>
        </w:rPr>
        <w:t xml:space="preserve"> of a grey-headed albatross (example </w:t>
      </w:r>
      <w:r w:rsidR="00161734">
        <w:rPr>
          <w:rFonts w:ascii="Times New Roman" w:hAnsi="Times New Roman" w:cs="Times New Roman"/>
          <w:sz w:val="24"/>
          <w:szCs w:val="24"/>
        </w:rPr>
        <w:t>movement dataset</w:t>
      </w:r>
      <w:r>
        <w:rPr>
          <w:rFonts w:ascii="Times New Roman" w:hAnsi="Times New Roman" w:cs="Times New Roman"/>
          <w:sz w:val="24"/>
          <w:szCs w:val="24"/>
        </w:rPr>
        <w:t xml:space="preserve"> used in paper).</w:t>
      </w:r>
    </w:p>
    <w:p w14:paraId="3F0CA2A8" w14:textId="1D8DB13A" w:rsidR="009C0BCE" w:rsidRDefault="009C0BCE" w:rsidP="00161734">
      <w:pPr>
        <w:widowControl w:val="0"/>
        <w:spacing w:line="480" w:lineRule="auto"/>
        <w:ind w:left="2880" w:hanging="2880"/>
        <w:contextualSpacing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ST_documentation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Documentation and description of R functions used in RST analysis method.</w:t>
      </w:r>
    </w:p>
    <w:p w14:paraId="4D95EFEC" w14:textId="0229E5CE" w:rsidR="009C0BCE" w:rsidRDefault="009C0BCE" w:rsidP="009C0BCE">
      <w:pPr>
        <w:widowControl w:val="0"/>
        <w:spacing w:line="480" w:lineRule="auto"/>
        <w:ind w:left="2160" w:hanging="2160"/>
        <w:contextualSpacing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ST_functions_al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 w:rsidR="00161734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>R source code for all functions used in RST analysis method.</w:t>
      </w:r>
    </w:p>
    <w:p w14:paraId="3E897DCB" w14:textId="6DAB6471" w:rsidR="009C0BCE" w:rsidRDefault="009C0BCE" w:rsidP="00161734">
      <w:pPr>
        <w:widowControl w:val="0"/>
        <w:spacing w:line="480" w:lineRule="auto"/>
        <w:ind w:left="2880" w:hanging="2880"/>
        <w:contextualSpacing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ST_general_track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R code for the user to manipulate to input dataset, set parameters and run RST analysis.</w:t>
      </w:r>
    </w:p>
    <w:p w14:paraId="5930831E" w14:textId="2323DB66" w:rsidR="00921C3C" w:rsidRDefault="00921C3C" w:rsidP="00921C3C">
      <w:pPr>
        <w:widowControl w:val="0"/>
        <w:spacing w:line="480" w:lineRule="auto"/>
        <w:ind w:left="2880" w:hanging="2880"/>
        <w:contextualSpacing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ST_dynamic_track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R code for the user to manipulate to input dataset, set parameters and run RST analysis using the dynamic scaling methods to choose radius scale.</w:t>
      </w:r>
    </w:p>
    <w:p w14:paraId="7A2D47BF" w14:textId="55F8441E" w:rsidR="009C0BCE" w:rsidRDefault="009C0BCE" w:rsidP="00161734">
      <w:pPr>
        <w:widowControl w:val="0"/>
        <w:spacing w:line="480" w:lineRule="auto"/>
        <w:ind w:left="2880" w:hanging="288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ST_residenceRadii.so</w:t>
      </w:r>
      <w:r>
        <w:rPr>
          <w:rFonts w:ascii="Times New Roman" w:hAnsi="Times New Roman" w:cs="Times New Roman"/>
          <w:sz w:val="24"/>
          <w:szCs w:val="24"/>
        </w:rPr>
        <w:tab/>
        <w:t>C code to implemen</w:t>
      </w:r>
      <w:r w:rsidR="00161734">
        <w:rPr>
          <w:rFonts w:ascii="Times New Roman" w:hAnsi="Times New Roman" w:cs="Times New Roman"/>
          <w:sz w:val="24"/>
          <w:szCs w:val="24"/>
        </w:rPr>
        <w:t>t R functions for RST analysis (for mac computers)</w:t>
      </w:r>
    </w:p>
    <w:p w14:paraId="0C1D0403" w14:textId="13E93888" w:rsidR="00161734" w:rsidRDefault="00161734" w:rsidP="00161734">
      <w:pPr>
        <w:widowControl w:val="0"/>
        <w:spacing w:line="480" w:lineRule="auto"/>
        <w:ind w:left="2880" w:hanging="288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ST_residenceRadii.dll</w:t>
      </w:r>
      <w:r>
        <w:rPr>
          <w:rFonts w:ascii="Times New Roman" w:hAnsi="Times New Roman" w:cs="Times New Roman"/>
          <w:sz w:val="24"/>
          <w:szCs w:val="24"/>
        </w:rPr>
        <w:tab/>
        <w:t>C code to implement R functions for RST analysis (for PC computers)</w:t>
      </w:r>
    </w:p>
    <w:p w14:paraId="192FB325" w14:textId="77777777" w:rsidR="00161734" w:rsidRDefault="00161734" w:rsidP="009C0BCE">
      <w:pPr>
        <w:widowControl w:val="0"/>
        <w:spacing w:line="480" w:lineRule="auto"/>
        <w:ind w:left="2160" w:hanging="2160"/>
        <w:contextualSpacing/>
        <w:rPr>
          <w:rFonts w:ascii="Times New Roman" w:hAnsi="Times New Roman" w:cs="Times New Roman"/>
          <w:sz w:val="24"/>
          <w:szCs w:val="24"/>
        </w:rPr>
      </w:pPr>
    </w:p>
    <w:p w14:paraId="42741DBB" w14:textId="77777777" w:rsidR="00342343" w:rsidRDefault="00342343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BA57163" w14:textId="77777777" w:rsidR="00342343" w:rsidRDefault="00342343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72143F49" w14:textId="77777777" w:rsidR="001822E1" w:rsidRDefault="001822E1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0DCCBAB3" w14:textId="77777777" w:rsidR="001822E1" w:rsidRDefault="001822E1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14FBD6BB" w14:textId="18BFDEA9" w:rsidR="00342343" w:rsidRPr="00342343" w:rsidRDefault="00342343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b/>
          <w:sz w:val="24"/>
          <w:szCs w:val="24"/>
        </w:rPr>
      </w:pPr>
      <w:r w:rsidRPr="00342343">
        <w:rPr>
          <w:rFonts w:ascii="Times New Roman" w:hAnsi="Times New Roman" w:cs="Times New Roman"/>
          <w:b/>
          <w:sz w:val="24"/>
          <w:szCs w:val="24"/>
        </w:rPr>
        <w:lastRenderedPageBreak/>
        <w:t>Description</w:t>
      </w:r>
    </w:p>
    <w:p w14:paraId="2BEC4CB7" w14:textId="083804B7" w:rsidR="00342343" w:rsidRDefault="00342343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supplement we provide </w:t>
      </w:r>
      <w:r w:rsidR="00C10EC9">
        <w:rPr>
          <w:rFonts w:ascii="Times New Roman" w:hAnsi="Times New Roman" w:cs="Times New Roman"/>
          <w:sz w:val="24"/>
          <w:szCs w:val="24"/>
        </w:rPr>
        <w:t xml:space="preserve">code to conduct </w:t>
      </w:r>
      <w:r>
        <w:rPr>
          <w:rFonts w:ascii="Times New Roman" w:hAnsi="Times New Roman" w:cs="Times New Roman"/>
          <w:sz w:val="24"/>
          <w:szCs w:val="24"/>
        </w:rPr>
        <w:t xml:space="preserve">the Residence in Space and Time (RST) </w:t>
      </w:r>
      <w:r w:rsidR="00C10EC9">
        <w:rPr>
          <w:rFonts w:ascii="Times New Roman" w:hAnsi="Times New Roman" w:cs="Times New Roman"/>
          <w:sz w:val="24"/>
          <w:szCs w:val="24"/>
        </w:rPr>
        <w:t xml:space="preserve">analysis </w:t>
      </w:r>
      <w:r>
        <w:rPr>
          <w:rFonts w:ascii="Times New Roman" w:hAnsi="Times New Roman" w:cs="Times New Roman"/>
          <w:sz w:val="24"/>
          <w:szCs w:val="24"/>
        </w:rPr>
        <w:t>method</w:t>
      </w:r>
      <w:r w:rsidR="00C10EC9">
        <w:rPr>
          <w:rFonts w:ascii="Times New Roman" w:hAnsi="Times New Roman" w:cs="Times New Roman"/>
          <w:sz w:val="24"/>
          <w:szCs w:val="24"/>
        </w:rPr>
        <w:t xml:space="preserve"> of animal movement data</w:t>
      </w:r>
      <w:r>
        <w:rPr>
          <w:rFonts w:ascii="Times New Roman" w:hAnsi="Times New Roman" w:cs="Times New Roman"/>
          <w:sz w:val="24"/>
          <w:szCs w:val="24"/>
        </w:rPr>
        <w:t>, and the example grey-headed albatross (GHAL) GPS track used in this paper (Bird 23059</w:t>
      </w:r>
      <w:r w:rsidR="00C10EC9">
        <w:rPr>
          <w:rFonts w:ascii="Times New Roman" w:hAnsi="Times New Roman" w:cs="Times New Roman"/>
          <w:sz w:val="24"/>
          <w:szCs w:val="24"/>
        </w:rPr>
        <w:t>; GHAL_23059.csv</w:t>
      </w:r>
      <w:r>
        <w:rPr>
          <w:rFonts w:ascii="Times New Roman" w:hAnsi="Times New Roman" w:cs="Times New Roman"/>
          <w:sz w:val="24"/>
          <w:szCs w:val="24"/>
        </w:rPr>
        <w:t>). All analysis</w:t>
      </w:r>
      <w:r w:rsidRPr="00AB59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completed </w:t>
      </w:r>
      <w:r w:rsidRPr="00AB592B">
        <w:rPr>
          <w:rFonts w:ascii="Times New Roman" w:hAnsi="Times New Roman" w:cs="Times New Roman"/>
          <w:sz w:val="24"/>
          <w:szCs w:val="24"/>
        </w:rPr>
        <w:t xml:space="preserve">in 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 Development Core Team&lt;/Author&gt;&lt;Year&gt;2013&lt;/Year&gt;&lt;RecNum&gt;825&lt;/RecNum&gt;&lt;DisplayText&gt;(R Development Core Team 2013)&lt;/DisplayText&gt;&lt;record&gt;&lt;rec-number&gt;825&lt;/rec-number&gt;&lt;foreign-keys&gt;&lt;key app="EN" db-id="x2rfe0xwprxxxwew92sp0tsaasx5ppd0d950" timestamp="0"&gt;825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&lt;/title&gt;&lt;/titles&gt;&lt;edition&gt;3.2.2&lt;/edition&gt;&lt;dates&gt;&lt;year&gt;2013&lt;/year&gt;&lt;/dates&gt;&lt;pub-location&gt;Vienna, Austria&lt;/pub-location&gt;&lt;publisher&gt;R Foundation for Statistical Computing&lt;/publisher&gt;&lt;isbn&gt;ISBN 3-900051-07-0&lt;/isbn&gt;&lt;urls&gt;&lt;related-urls&gt;&lt;url&gt;URL http://www.R-project.org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R Development Core Team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implemented in C</w:t>
      </w:r>
      <w:r w:rsidRPr="00AB592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Pr="008C089D">
        <w:rPr>
          <w:rFonts w:ascii="Times New Roman" w:hAnsi="Times New Roman" w:cs="Times New Roman"/>
          <w:sz w:val="24"/>
          <w:szCs w:val="24"/>
        </w:rPr>
        <w:t>following packages</w:t>
      </w:r>
      <w:r>
        <w:rPr>
          <w:rFonts w:ascii="Times New Roman" w:hAnsi="Times New Roman" w:cs="Times New Roman"/>
          <w:sz w:val="24"/>
          <w:szCs w:val="24"/>
        </w:rPr>
        <w:t xml:space="preserve"> are utilized</w:t>
      </w:r>
      <w:r w:rsidRPr="008C089D">
        <w:rPr>
          <w:rFonts w:ascii="Times New Roman" w:hAnsi="Times New Roman" w:cs="Times New Roman"/>
          <w:sz w:val="24"/>
          <w:szCs w:val="24"/>
        </w:rPr>
        <w:t>: ggplot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ckham&lt;/Author&gt;&lt;Year&gt;2009&lt;/Year&gt;&lt;RecNum&gt;2092&lt;/RecNum&gt;&lt;DisplayText&gt;(Wickham 2009)&lt;/DisplayText&gt;&lt;record&gt;&lt;rec-number&gt;2092&lt;/rec-number&gt;&lt;foreign-keys&gt;&lt;key app="EN" db-id="x2rfe0xwprxxxwew92sp0tsaasx5ppd0d950" timestamp="1445655323"&gt;2092&lt;/key&gt;&lt;/foreign-keys&gt;&lt;ref-type name="Book"&gt;6&lt;/ref-type&gt;&lt;contributors&gt;&lt;authors&gt;&lt;author&gt;Wickham, Hadley&lt;/author&gt;&lt;/authors&gt;&lt;/contributors&gt;&lt;titles&gt;&lt;title&gt;ggplot2: elegant graphics for data analysis&lt;/title&gt;&lt;/titles&gt;&lt;dates&gt;&lt;year&gt;2009&lt;/year&gt;&lt;/dates&gt;&lt;publisher&gt;Springer Science &amp;amp; Business Media&lt;/publisher&gt;&lt;isbn&gt;0387981411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Wickham 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C089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C089D">
        <w:rPr>
          <w:rFonts w:ascii="Times New Roman" w:hAnsi="Times New Roman" w:cs="Times New Roman"/>
          <w:sz w:val="24"/>
          <w:szCs w:val="24"/>
        </w:rPr>
        <w:t>mapd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ownrigg&lt;/Author&gt;&lt;Year&gt;2015&lt;/Year&gt;&lt;RecNum&gt;2095&lt;/RecNum&gt;&lt;DisplayText&gt;(Brownrigg 2015)&lt;/DisplayText&gt;&lt;record&gt;&lt;rec-number&gt;2095&lt;/rec-number&gt;&lt;foreign-keys&gt;&lt;key app="EN" db-id="x2rfe0xwprxxxwew92sp0tsaasx5ppd0d950" timestamp="1445879538"&gt;2095&lt;/key&gt;&lt;/foreign-keys&gt;&lt;ref-type name="Computer Program"&gt;9&lt;/ref-type&gt;&lt;contributors&gt;&lt;authors&gt;&lt;author&gt;Brownrigg, R.&lt;/author&gt;&lt;/authors&gt;&lt;/contributors&gt;&lt;titles&gt;&lt;title&gt;mapdata: Extra map databases&lt;/title&gt;&lt;/titles&gt;&lt;dates&gt;&lt;year&gt;2015&lt;/year&gt;&lt;/dates&gt;&lt;publisher&gt;GPL-2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ownrigg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C089D">
        <w:rPr>
          <w:rFonts w:ascii="Times New Roman" w:hAnsi="Times New Roman" w:cs="Times New Roman"/>
          <w:sz w:val="24"/>
          <w:szCs w:val="24"/>
        </w:rPr>
        <w:t xml:space="preserve">, </w:t>
      </w:r>
      <w:r w:rsidR="00BB4C03"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 w:rsidRPr="008C089D">
        <w:rPr>
          <w:rFonts w:ascii="Times New Roman" w:hAnsi="Times New Roman" w:cs="Times New Roman"/>
          <w:sz w:val="24"/>
          <w:szCs w:val="24"/>
        </w:rPr>
        <w:t>mappro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Ilroy&lt;/Author&gt;&lt;Year&gt;2015&lt;/Year&gt;&lt;RecNum&gt;2096&lt;/RecNum&gt;&lt;DisplayText&gt;(McIlroy 2015)&lt;/DisplayText&gt;&lt;record&gt;&lt;rec-number&gt;2096&lt;/rec-number&gt;&lt;foreign-keys&gt;&lt;key app="EN" db-id="x2rfe0xwprxxxwew92sp0tsaasx5ppd0d950" timestamp="1445879895"&gt;2096&lt;/key&gt;&lt;/foreign-keys&gt;&lt;ref-type name="Computer Program"&gt;9&lt;/ref-type&gt;&lt;contributors&gt;&lt;authors&gt;&lt;author&gt;McIlroy, Doug&lt;/author&gt;&lt;/authors&gt;&lt;/contributors&gt;&lt;titles&gt;&lt;title&gt;mapproj: Map projectuins&lt;/title&gt;&lt;/titles&gt;&lt;dates&gt;&lt;year&gt;2015&lt;/year&gt;&lt;/dates&gt;&lt;publisher&gt;Lucent Public License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McIlroy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C089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FFAD68" w14:textId="77777777" w:rsidR="00627558" w:rsidRDefault="00627558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CC286ED" w14:textId="62681331" w:rsidR="00C10EC9" w:rsidRDefault="00942A57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lumn definitions of GHAL_23059.csv</w:t>
      </w:r>
    </w:p>
    <w:p w14:paraId="615DB14F" w14:textId="121D38CB" w:rsidR="00942A57" w:rsidRDefault="00942A57" w:rsidP="008B7971">
      <w:pPr>
        <w:pStyle w:val="ListParagraph"/>
        <w:widowControl w:val="0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ortID</w:t>
      </w:r>
      <w:proofErr w:type="spellEnd"/>
      <w:r>
        <w:rPr>
          <w:rFonts w:ascii="Times New Roman" w:hAnsi="Times New Roman" w:cs="Times New Roman"/>
          <w:sz w:val="24"/>
          <w:szCs w:val="24"/>
        </w:rPr>
        <w:t>: a unique identifier for each row of data</w:t>
      </w:r>
    </w:p>
    <w:p w14:paraId="6A27C0D2" w14:textId="16946C60" w:rsidR="00942A57" w:rsidRDefault="00942A57" w:rsidP="008B7971">
      <w:pPr>
        <w:pStyle w:val="ListParagraph"/>
        <w:widowControl w:val="0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band</w:t>
      </w:r>
      <w:proofErr w:type="gramEnd"/>
      <w:r>
        <w:rPr>
          <w:rFonts w:ascii="Times New Roman" w:hAnsi="Times New Roman" w:cs="Times New Roman"/>
          <w:sz w:val="24"/>
          <w:szCs w:val="24"/>
        </w:rPr>
        <w:t>: a unique identifier for each tracked animal (in this example there is only one albatross tracked, but the user may analyze a data</w:t>
      </w:r>
      <w:r w:rsidR="00635C5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ile with tracks from multiple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udals</w:t>
      </w:r>
      <w:proofErr w:type="spellEnd"/>
      <w:r>
        <w:rPr>
          <w:rFonts w:ascii="Times New Roman" w:hAnsi="Times New Roman" w:cs="Times New Roman"/>
          <w:sz w:val="24"/>
          <w:szCs w:val="24"/>
        </w:rPr>
        <w:t>).</w:t>
      </w:r>
    </w:p>
    <w:p w14:paraId="2DBF2BA2" w14:textId="0132FDA9" w:rsidR="00C10EC9" w:rsidRDefault="00942A57" w:rsidP="008B7971">
      <w:pPr>
        <w:pStyle w:val="ListParagraph"/>
        <w:widowControl w:val="0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942A57">
        <w:rPr>
          <w:rFonts w:ascii="Times New Roman" w:hAnsi="Times New Roman" w:cs="Times New Roman"/>
          <w:sz w:val="24"/>
          <w:szCs w:val="24"/>
        </w:rPr>
        <w:t>Datetime_GMT</w:t>
      </w:r>
      <w:proofErr w:type="spellEnd"/>
      <w:r w:rsidRPr="00942A57">
        <w:rPr>
          <w:rFonts w:ascii="Times New Roman" w:hAnsi="Times New Roman" w:cs="Times New Roman"/>
          <w:sz w:val="24"/>
          <w:szCs w:val="24"/>
        </w:rPr>
        <w:t xml:space="preserve">: The date and time stamp of each location point. This may be in multiple formats, with subsequent format definition with </w:t>
      </w:r>
      <w:proofErr w:type="spellStart"/>
      <w:r w:rsidRPr="00942A57">
        <w:rPr>
          <w:rFonts w:ascii="Times New Roman" w:hAnsi="Times New Roman" w:cs="Times New Roman"/>
          <w:sz w:val="24"/>
          <w:szCs w:val="24"/>
        </w:rPr>
        <w:t>strptime</w:t>
      </w:r>
      <w:proofErr w:type="spellEnd"/>
      <w:r w:rsidRPr="00942A57">
        <w:rPr>
          <w:rFonts w:ascii="Times New Roman" w:hAnsi="Times New Roman" w:cs="Times New Roman"/>
          <w:sz w:val="24"/>
          <w:szCs w:val="24"/>
        </w:rPr>
        <w:t xml:space="preserve"> in th</w:t>
      </w:r>
      <w:r>
        <w:rPr>
          <w:rFonts w:ascii="Times New Roman" w:hAnsi="Times New Roman" w:cs="Times New Roman"/>
          <w:sz w:val="24"/>
          <w:szCs w:val="24"/>
        </w:rPr>
        <w:t>e R code (</w:t>
      </w:r>
      <w:proofErr w:type="spellStart"/>
      <w:r>
        <w:rPr>
          <w:rFonts w:ascii="Times New Roman" w:hAnsi="Times New Roman" w:cs="Times New Roman"/>
          <w:sz w:val="24"/>
          <w:szCs w:val="24"/>
        </w:rPr>
        <w:t>RST_general_tracks.R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32256B36" w14:textId="77777777" w:rsidR="00942A57" w:rsidRDefault="00942A57" w:rsidP="008B7971">
      <w:pPr>
        <w:pStyle w:val="ListParagraph"/>
        <w:widowControl w:val="0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at</w:t>
      </w:r>
      <w:proofErr w:type="spellEnd"/>
      <w:r>
        <w:rPr>
          <w:rFonts w:ascii="Times New Roman" w:hAnsi="Times New Roman" w:cs="Times New Roman"/>
          <w:sz w:val="24"/>
          <w:szCs w:val="24"/>
        </w:rPr>
        <w:t>: Latitude of each location (in decimal degrees)</w:t>
      </w:r>
    </w:p>
    <w:p w14:paraId="45B30E28" w14:textId="5E7BD13B" w:rsidR="00942A57" w:rsidRPr="00942A57" w:rsidRDefault="00942A57" w:rsidP="008B7971">
      <w:pPr>
        <w:pStyle w:val="ListParagraph"/>
        <w:widowControl w:val="0"/>
        <w:numPr>
          <w:ilvl w:val="0"/>
          <w:numId w:val="1"/>
        </w:num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Longitude of each location (in decimal degrees) </w:t>
      </w:r>
    </w:p>
    <w:p w14:paraId="19F9B128" w14:textId="77777777" w:rsidR="00C10EC9" w:rsidRDefault="00C10EC9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560D8262" w14:textId="77777777" w:rsidR="00635C55" w:rsidRDefault="00635C55" w:rsidP="00342343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implement the RST code the user must:</w:t>
      </w:r>
    </w:p>
    <w:p w14:paraId="293EDAD5" w14:textId="37DE9C05" w:rsidR="00635C55" w:rsidRPr="00627558" w:rsidRDefault="001822E1" w:rsidP="00627558">
      <w:pPr>
        <w:pStyle w:val="ListParagraph"/>
        <w:widowControl w:val="0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ve t</w:t>
      </w:r>
      <w:r w:rsidR="008F69B2">
        <w:rPr>
          <w:rFonts w:ascii="Times New Roman" w:hAnsi="Times New Roman" w:cs="Times New Roman"/>
          <w:sz w:val="24"/>
          <w:szCs w:val="24"/>
        </w:rPr>
        <w:t>he</w:t>
      </w:r>
      <w:r w:rsidR="00635C55" w:rsidRPr="00627558">
        <w:rPr>
          <w:rFonts w:ascii="Times New Roman" w:hAnsi="Times New Roman" w:cs="Times New Roman"/>
          <w:sz w:val="24"/>
          <w:szCs w:val="24"/>
        </w:rPr>
        <w:t xml:space="preserve"> packages</w:t>
      </w:r>
      <w:r w:rsidR="00627558" w:rsidRPr="00627558">
        <w:rPr>
          <w:rFonts w:ascii="Times New Roman" w:hAnsi="Times New Roman" w:cs="Times New Roman"/>
          <w:sz w:val="24"/>
          <w:szCs w:val="24"/>
        </w:rPr>
        <w:t xml:space="preserve"> ggplot2 and </w:t>
      </w:r>
      <w:proofErr w:type="spellStart"/>
      <w:r w:rsidR="00627558" w:rsidRPr="00627558">
        <w:rPr>
          <w:rFonts w:ascii="Times New Roman" w:hAnsi="Times New Roman" w:cs="Times New Roman"/>
          <w:sz w:val="24"/>
          <w:szCs w:val="24"/>
        </w:rPr>
        <w:t>mapproj</w:t>
      </w:r>
      <w:proofErr w:type="spellEnd"/>
      <w:r w:rsidR="00635C55" w:rsidRPr="00627558">
        <w:rPr>
          <w:rFonts w:ascii="Times New Roman" w:hAnsi="Times New Roman" w:cs="Times New Roman"/>
          <w:sz w:val="24"/>
          <w:szCs w:val="24"/>
        </w:rPr>
        <w:t xml:space="preserve"> installed in R</w:t>
      </w:r>
      <w:r w:rsidR="00627558" w:rsidRPr="00627558">
        <w:rPr>
          <w:rFonts w:ascii="Times New Roman" w:hAnsi="Times New Roman" w:cs="Times New Roman"/>
          <w:sz w:val="24"/>
          <w:szCs w:val="24"/>
        </w:rPr>
        <w:t>.</w:t>
      </w:r>
    </w:p>
    <w:p w14:paraId="0A9DA22A" w14:textId="25BD6961" w:rsidR="00635C55" w:rsidRDefault="00635C55" w:rsidP="00627558">
      <w:pPr>
        <w:pStyle w:val="ListParagraph"/>
        <w:widowControl w:val="0"/>
        <w:numPr>
          <w:ilvl w:val="0"/>
          <w:numId w:val="2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27558">
        <w:rPr>
          <w:rFonts w:ascii="Times New Roman" w:hAnsi="Times New Roman" w:cs="Times New Roman"/>
          <w:sz w:val="24"/>
          <w:szCs w:val="24"/>
        </w:rPr>
        <w:t>Use the “</w:t>
      </w:r>
      <w:proofErr w:type="spellStart"/>
      <w:r w:rsidRPr="00627558">
        <w:rPr>
          <w:rFonts w:ascii="Times New Roman" w:hAnsi="Times New Roman" w:cs="Times New Roman"/>
          <w:sz w:val="24"/>
          <w:szCs w:val="24"/>
        </w:rPr>
        <w:t>RST_general_tracks.R</w:t>
      </w:r>
      <w:proofErr w:type="spellEnd"/>
      <w:r w:rsidRPr="00627558">
        <w:rPr>
          <w:rFonts w:ascii="Times New Roman" w:hAnsi="Times New Roman" w:cs="Times New Roman"/>
          <w:sz w:val="24"/>
          <w:szCs w:val="24"/>
        </w:rPr>
        <w:t>”</w:t>
      </w:r>
      <w:r w:rsidR="00627558" w:rsidRPr="00627558">
        <w:rPr>
          <w:rFonts w:ascii="Times New Roman" w:hAnsi="Times New Roman" w:cs="Times New Roman"/>
          <w:sz w:val="24"/>
          <w:szCs w:val="24"/>
        </w:rPr>
        <w:t xml:space="preserve"> script to apply user defined radius (</w:t>
      </w:r>
      <w:r w:rsidR="00627558" w:rsidRPr="00627558">
        <w:rPr>
          <w:rFonts w:ascii="Times New Roman" w:hAnsi="Times New Roman" w:cs="Times New Roman"/>
          <w:i/>
          <w:sz w:val="24"/>
          <w:szCs w:val="24"/>
        </w:rPr>
        <w:t>R</w:t>
      </w:r>
      <w:r w:rsidR="00627558" w:rsidRPr="00627558">
        <w:rPr>
          <w:rFonts w:ascii="Times New Roman" w:hAnsi="Times New Roman" w:cs="Times New Roman"/>
          <w:sz w:val="24"/>
          <w:szCs w:val="24"/>
        </w:rPr>
        <w:t>) values or “</w:t>
      </w:r>
      <w:proofErr w:type="spellStart"/>
      <w:r w:rsidR="00627558" w:rsidRPr="00627558">
        <w:rPr>
          <w:rFonts w:ascii="Times New Roman" w:hAnsi="Times New Roman" w:cs="Times New Roman"/>
          <w:sz w:val="24"/>
          <w:szCs w:val="24"/>
        </w:rPr>
        <w:t>RST_dynamic_</w:t>
      </w:r>
      <w:r w:rsidR="00921C3C">
        <w:rPr>
          <w:rFonts w:ascii="Times New Roman" w:hAnsi="Times New Roman" w:cs="Times New Roman"/>
          <w:sz w:val="24"/>
          <w:szCs w:val="24"/>
        </w:rPr>
        <w:t>tracks</w:t>
      </w:r>
      <w:r w:rsidR="00627558" w:rsidRPr="00627558">
        <w:rPr>
          <w:rFonts w:ascii="Times New Roman" w:hAnsi="Times New Roman" w:cs="Times New Roman"/>
          <w:sz w:val="24"/>
          <w:szCs w:val="24"/>
        </w:rPr>
        <w:t>.R</w:t>
      </w:r>
      <w:proofErr w:type="spellEnd"/>
      <w:r w:rsidR="00627558" w:rsidRPr="00627558">
        <w:rPr>
          <w:rFonts w:ascii="Times New Roman" w:hAnsi="Times New Roman" w:cs="Times New Roman"/>
          <w:sz w:val="24"/>
          <w:szCs w:val="24"/>
        </w:rPr>
        <w:t>” to allow</w:t>
      </w:r>
      <w:r w:rsidR="00627558">
        <w:rPr>
          <w:rFonts w:ascii="Times New Roman" w:hAnsi="Times New Roman" w:cs="Times New Roman"/>
          <w:sz w:val="24"/>
          <w:szCs w:val="24"/>
        </w:rPr>
        <w:t xml:space="preserve"> </w:t>
      </w:r>
      <w:r w:rsidR="00627558" w:rsidRPr="00627558">
        <w:rPr>
          <w:rFonts w:ascii="Times New Roman" w:hAnsi="Times New Roman" w:cs="Times New Roman"/>
          <w:i/>
          <w:sz w:val="24"/>
          <w:szCs w:val="24"/>
        </w:rPr>
        <w:t>R</w:t>
      </w:r>
      <w:r w:rsidR="00627558">
        <w:rPr>
          <w:rFonts w:ascii="Times New Roman" w:hAnsi="Times New Roman" w:cs="Times New Roman"/>
          <w:sz w:val="24"/>
          <w:szCs w:val="24"/>
        </w:rPr>
        <w:t xml:space="preserve"> to be selected for each track based on the radius where &lt;5% of points are transit (residual = 0).</w:t>
      </w:r>
    </w:p>
    <w:p w14:paraId="1DAC580F" w14:textId="77777777" w:rsidR="00627558" w:rsidRDefault="00627558" w:rsidP="00B920B0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</w:p>
    <w:p w14:paraId="2EAFD4AA" w14:textId="77777777" w:rsidR="00B920B0" w:rsidRDefault="00B920B0" w:rsidP="00B920B0">
      <w:pPr>
        <w:widowControl w:val="0"/>
        <w:spacing w:line="480" w:lineRule="auto"/>
        <w:contextualSpacing/>
        <w:rPr>
          <w:rFonts w:ascii="Times New Roman" w:hAnsi="Times New Roman" w:cs="Times New Roman"/>
          <w:sz w:val="24"/>
          <w:szCs w:val="24"/>
        </w:rPr>
      </w:pPr>
      <w:r w:rsidRPr="00B920B0">
        <w:rPr>
          <w:rFonts w:ascii="Times New Roman" w:hAnsi="Times New Roman" w:cs="Times New Roman"/>
          <w:b/>
          <w:sz w:val="24"/>
          <w:szCs w:val="24"/>
        </w:rPr>
        <w:t>Literature cited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6C4B4A95" w14:textId="77777777" w:rsidR="00BB4C03" w:rsidRPr="00BB4C03" w:rsidRDefault="00B920B0" w:rsidP="00BB4C0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B4C03" w:rsidRPr="00BB4C03">
        <w:t>Brownrigg, R. 2015. mapdata: Extra map databases. GPL-2.</w:t>
      </w:r>
    </w:p>
    <w:p w14:paraId="040A1BF7" w14:textId="77777777" w:rsidR="00BB4C03" w:rsidRPr="00BB4C03" w:rsidRDefault="00BB4C03" w:rsidP="00BB4C03">
      <w:pPr>
        <w:pStyle w:val="EndNoteBibliography"/>
        <w:spacing w:after="0"/>
        <w:ind w:left="720" w:hanging="720"/>
      </w:pPr>
      <w:r w:rsidRPr="00BB4C03">
        <w:t>McIlroy, D. 2015. mapproj: Map projectuins. Lucent Public License.</w:t>
      </w:r>
    </w:p>
    <w:p w14:paraId="0D9E443F" w14:textId="77777777" w:rsidR="00BB4C03" w:rsidRPr="00BB4C03" w:rsidRDefault="00BB4C03" w:rsidP="00BB4C03">
      <w:pPr>
        <w:pStyle w:val="EndNoteBibliography"/>
        <w:spacing w:after="0"/>
        <w:ind w:left="720" w:hanging="720"/>
      </w:pPr>
      <w:r w:rsidRPr="00BB4C03">
        <w:t>R Development Core Team. 2013. R: A language and environment for statistical computing. R Foundation for Statistical Computing, Vienna, Austria.</w:t>
      </w:r>
    </w:p>
    <w:p w14:paraId="01B2F0ED" w14:textId="77777777" w:rsidR="00BB4C03" w:rsidRPr="00BB4C03" w:rsidRDefault="00BB4C03" w:rsidP="00BB4C03">
      <w:pPr>
        <w:pStyle w:val="EndNoteBibliography"/>
        <w:ind w:left="720" w:hanging="720"/>
      </w:pPr>
      <w:r w:rsidRPr="00BB4C03">
        <w:t>Wickham, H. 2009. ggplot2: elegant graphics for data analysis. Springer Science &amp; Business Media.</w:t>
      </w:r>
    </w:p>
    <w:p w14:paraId="3E38BBF6" w14:textId="2188B3B6" w:rsidR="005B77B8" w:rsidRDefault="00B920B0" w:rsidP="00B920B0">
      <w:pPr>
        <w:widowControl w:val="0"/>
        <w:spacing w:line="480" w:lineRule="auto"/>
        <w:ind w:firstLine="720"/>
        <w:contextualSpacing/>
      </w:pPr>
      <w:r>
        <w:fldChar w:fldCharType="end"/>
      </w:r>
    </w:p>
    <w:sectPr w:rsidR="005B77B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A2D300F"/>
    <w:multiLevelType w:val="hybridMultilevel"/>
    <w:tmpl w:val="3ECED6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ECE24F4"/>
    <w:multiLevelType w:val="hybridMultilevel"/>
    <w:tmpl w:val="9E8CC8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rfe0xwprxxxwew92sp0tsaasx5ppd0d950&quot;&gt;Literature-Saved&lt;record-ids&gt;&lt;item&gt;825&lt;/item&gt;&lt;item&gt;2092&lt;/item&gt;&lt;item&gt;2095&lt;/item&gt;&lt;item&gt;2096&lt;/item&gt;&lt;/record-ids&gt;&lt;/item&gt;&lt;/Libraries&gt;"/>
  </w:docVars>
  <w:rsids>
    <w:rsidRoot w:val="00B920B0"/>
    <w:rsid w:val="00133C05"/>
    <w:rsid w:val="00161734"/>
    <w:rsid w:val="001822E1"/>
    <w:rsid w:val="00217F8B"/>
    <w:rsid w:val="00342343"/>
    <w:rsid w:val="0037686D"/>
    <w:rsid w:val="005B77B8"/>
    <w:rsid w:val="00627558"/>
    <w:rsid w:val="00635C55"/>
    <w:rsid w:val="00706B0D"/>
    <w:rsid w:val="008B7971"/>
    <w:rsid w:val="008F69B2"/>
    <w:rsid w:val="00921C3C"/>
    <w:rsid w:val="00942A57"/>
    <w:rsid w:val="009C0BCE"/>
    <w:rsid w:val="00B920B0"/>
    <w:rsid w:val="00BB4C03"/>
    <w:rsid w:val="00C10EC9"/>
    <w:rsid w:val="00FF44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B25638"/>
  <w15:docId w15:val="{99D581B7-76CE-43FA-BF71-C78FDF7759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0B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B920B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20B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20B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20B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20B0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920B0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20B0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920B0"/>
    <w:pPr>
      <w:spacing w:line="48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920B0"/>
    <w:rPr>
      <w:rFonts w:ascii="Times New Roman" w:hAnsi="Times New Roman" w:cs="Times New Roman"/>
      <w:noProof/>
      <w:sz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0B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0B0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942A5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3</Pages>
  <Words>782</Words>
  <Characters>4461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regon State University</Company>
  <LinksUpToDate>false</LinksUpToDate>
  <CharactersWithSpaces>52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rres, Leigh</dc:creator>
  <cp:keywords/>
  <dc:description/>
  <cp:lastModifiedBy>Leigh Torres</cp:lastModifiedBy>
  <cp:revision>10</cp:revision>
  <dcterms:created xsi:type="dcterms:W3CDTF">2015-10-30T19:17:00Z</dcterms:created>
  <dcterms:modified xsi:type="dcterms:W3CDTF">2016-04-04T06:15:00Z</dcterms:modified>
</cp:coreProperties>
</file>